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rPr>
          <w:rFonts w:ascii="Times New Roman" w:hAnsi="Times New Roman"/>
        </w:rPr>
        <w:id w:val="-2125925063"/>
        <w:placeholder>
          <w:docPart w:val="DefaultPlaceholder_1081868574"/>
        </w:placeholder>
      </w:sdtPr>
      <w:sdtEndPr>
        <w:rPr>
          <w:color w:val="69017E"/>
        </w:rPr>
      </w:sdtEndPr>
      <w:sdtContent>
        <w:p w:rsidR="00F25791" w:rsidRPr="00FC5446" w:rsidRDefault="00E65AC0" w:rsidP="000E4E25">
          <w:pPr>
            <w:spacing w:after="200" w:line="240" w:lineRule="auto"/>
            <w:jc w:val="center"/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</w:pPr>
          <w:r w:rsidRPr="00FC5446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>Title of abstrac</w:t>
          </w:r>
          <w:r w:rsidR="00FD0FA7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 xml:space="preserve">t (Times New Roman, 14 </w:t>
          </w:r>
          <w:proofErr w:type="spellStart"/>
          <w:r w:rsidR="00FD0FA7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>pt</w:t>
          </w:r>
          <w:proofErr w:type="spellEnd"/>
          <w:r w:rsidR="00FD0FA7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 xml:space="preserve">, </w:t>
          </w:r>
          <w:proofErr w:type="spellStart"/>
          <w:r w:rsidR="00FD0FA7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>cent</w:t>
          </w:r>
          <w:r w:rsidRPr="00FC5446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>r</w:t>
          </w:r>
          <w:proofErr w:type="spellEnd"/>
          <w:r w:rsidR="00FD0FA7">
            <w:rPr>
              <w:rFonts w:ascii="Times New Roman" w:hAnsi="Times New Roman"/>
              <w:b/>
              <w:color w:val="69017E"/>
              <w:sz w:val="28"/>
              <w:szCs w:val="28"/>
            </w:rPr>
            <w:t>e</w:t>
          </w:r>
          <w:r w:rsidRPr="00FC5446">
            <w:rPr>
              <w:rFonts w:ascii="Times New Roman" w:hAnsi="Times New Roman"/>
              <w:b/>
              <w:color w:val="69017E"/>
              <w:sz w:val="28"/>
              <w:szCs w:val="28"/>
              <w:lang w:val="en-GB"/>
            </w:rPr>
            <w:t>, bold)</w:t>
          </w:r>
        </w:p>
      </w:sdtContent>
    </w:sdt>
    <w:sdt>
      <w:sdtPr>
        <w:rPr>
          <w:rFonts w:ascii="Times New Roman" w:hAnsi="Times New Roman"/>
          <w:b/>
          <w:sz w:val="28"/>
          <w:szCs w:val="28"/>
        </w:rPr>
        <w:id w:val="-1009829551"/>
        <w:placeholder>
          <w:docPart w:val="DefaultPlaceholder_1081868574"/>
        </w:placeholder>
      </w:sdtPr>
      <w:sdtEndPr/>
      <w:sdtContent>
        <w:p w:rsidR="00677C7B" w:rsidRPr="00111E19" w:rsidRDefault="00E65AC0" w:rsidP="000E4E25">
          <w:pPr>
            <w:spacing w:before="160" w:line="240" w:lineRule="auto"/>
            <w:rPr>
              <w:rFonts w:ascii="Times New Roman" w:hAnsi="Times New Roman"/>
              <w:b/>
              <w:sz w:val="28"/>
              <w:szCs w:val="28"/>
            </w:rPr>
          </w:pPr>
          <w:r w:rsidRPr="00111E19">
            <w:rPr>
              <w:rFonts w:ascii="Times New Roman" w:hAnsi="Times New Roman"/>
              <w:sz w:val="24"/>
              <w:lang w:val="en-GB"/>
            </w:rPr>
            <w:t>Name Surname</w:t>
          </w:r>
          <w:r w:rsidRPr="00111E19">
            <w:rPr>
              <w:rFonts w:ascii="Times New Roman" w:hAnsi="Times New Roman"/>
              <w:sz w:val="24"/>
              <w:vertAlign w:val="superscript"/>
              <w:lang w:val="en-GB"/>
            </w:rPr>
            <w:t>1</w:t>
          </w:r>
          <w:r w:rsidR="00B62580"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*</w:t>
          </w:r>
          <w:r w:rsidR="00B62580" w:rsidRPr="00B62580">
            <w:rPr>
              <w:rFonts w:ascii="Times New Roman" w:hAnsi="Times New Roman"/>
              <w:sz w:val="24"/>
              <w:szCs w:val="24"/>
              <w:lang w:val="en-GB"/>
            </w:rPr>
            <w:t>,</w:t>
          </w:r>
          <w:r w:rsidRPr="00B62580">
            <w:rPr>
              <w:rFonts w:ascii="Times New Roman" w:hAnsi="Times New Roman"/>
              <w:sz w:val="24"/>
              <w:lang w:val="en-GB"/>
            </w:rPr>
            <w:t xml:space="preserve"> </w:t>
          </w:r>
          <w:r w:rsidRPr="00111E19">
            <w:rPr>
              <w:rFonts w:ascii="Times New Roman" w:hAnsi="Times New Roman"/>
              <w:sz w:val="24"/>
              <w:lang w:val="en-GB"/>
            </w:rPr>
            <w:t>Name Surname</w:t>
          </w:r>
          <w:r w:rsidRPr="00111E19">
            <w:rPr>
              <w:rFonts w:ascii="Times New Roman" w:hAnsi="Times New Roman"/>
              <w:sz w:val="24"/>
              <w:vertAlign w:val="superscript"/>
              <w:lang w:val="en-GB"/>
            </w:rPr>
            <w:t>2</w:t>
          </w:r>
          <w:r w:rsidRPr="00111E19">
            <w:rPr>
              <w:rFonts w:ascii="Times New Roman" w:hAnsi="Times New Roman"/>
              <w:sz w:val="24"/>
              <w:lang w:val="en-GB"/>
            </w:rPr>
            <w:t xml:space="preserve">… </w:t>
          </w:r>
          <w:r w:rsidR="007F63F3" w:rsidRPr="007F63F3">
            <w:rPr>
              <w:rFonts w:ascii="Times New Roman" w:hAnsi="Times New Roman"/>
              <w:sz w:val="24"/>
            </w:rPr>
            <w:t>(</w:t>
          </w:r>
          <w:r w:rsidR="007F63F3">
            <w:rPr>
              <w:rFonts w:ascii="Times New Roman" w:hAnsi="Times New Roman"/>
              <w:sz w:val="24"/>
            </w:rPr>
            <w:t xml:space="preserve">Times New Roman, 12 </w:t>
          </w:r>
          <w:proofErr w:type="spellStart"/>
          <w:r w:rsidR="007F63F3">
            <w:rPr>
              <w:rFonts w:ascii="Times New Roman" w:hAnsi="Times New Roman"/>
              <w:sz w:val="24"/>
            </w:rPr>
            <w:t>pt</w:t>
          </w:r>
          <w:proofErr w:type="spellEnd"/>
          <w:r w:rsidR="007F63F3">
            <w:rPr>
              <w:rFonts w:ascii="Times New Roman" w:hAnsi="Times New Roman"/>
              <w:sz w:val="24"/>
            </w:rPr>
            <w:t>, left)</w:t>
          </w:r>
          <w:r w:rsidRPr="00111E19">
            <w:rPr>
              <w:rFonts w:ascii="Times New Roman" w:hAnsi="Times New Roman"/>
              <w:b/>
              <w:sz w:val="28"/>
              <w:szCs w:val="28"/>
            </w:rPr>
            <w:t xml:space="preserve"> </w:t>
          </w:r>
        </w:p>
      </w:sdtContent>
    </w:sdt>
    <w:sdt>
      <w:sdtPr>
        <w:rPr>
          <w:rFonts w:ascii="Times New Roman" w:hAnsi="Times New Roman"/>
          <w:b/>
          <w:sz w:val="28"/>
          <w:szCs w:val="28"/>
        </w:rPr>
        <w:id w:val="-1948767781"/>
        <w:placeholder>
          <w:docPart w:val="DefaultPlaceholder_1081868574"/>
        </w:placeholder>
      </w:sdtPr>
      <w:sdtEndPr>
        <w:rPr>
          <w:sz w:val="24"/>
          <w:szCs w:val="24"/>
        </w:rPr>
      </w:sdtEndPr>
      <w:sdtContent>
        <w:p w:rsidR="00D37961" w:rsidRPr="007F63F3" w:rsidRDefault="00E65AC0" w:rsidP="000E4E25">
          <w:pPr>
            <w:autoSpaceDE w:val="0"/>
            <w:autoSpaceDN w:val="0"/>
            <w:adjustRightInd w:val="0"/>
            <w:spacing w:after="0" w:line="240" w:lineRule="auto"/>
            <w:rPr>
              <w:rFonts w:ascii="Times New Roman" w:hAnsi="Times New Roman"/>
              <w:i/>
              <w:sz w:val="24"/>
              <w:szCs w:val="24"/>
              <w:lang w:val="uk-UA"/>
            </w:rPr>
          </w:pPr>
          <w:r w:rsidRPr="00111E19">
            <w:rPr>
              <w:rFonts w:ascii="Times New Roman" w:hAnsi="Times New Roman"/>
              <w:i/>
              <w:sz w:val="24"/>
              <w:szCs w:val="24"/>
              <w:vertAlign w:val="superscript"/>
              <w:lang w:val="en-GB"/>
            </w:rPr>
            <w:t>1</w:t>
          </w:r>
          <w:r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Author’s affiliations</w:t>
          </w:r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 (Times New Roman, 12 </w:t>
          </w:r>
          <w:proofErr w:type="spellStart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>pt</w:t>
          </w:r>
          <w:proofErr w:type="spellEnd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, </w:t>
          </w:r>
          <w:r w:rsidR="00A749BD">
            <w:rPr>
              <w:rFonts w:ascii="Times New Roman" w:hAnsi="Times New Roman"/>
              <w:i/>
              <w:sz w:val="24"/>
              <w:szCs w:val="24"/>
            </w:rPr>
            <w:t xml:space="preserve">left, </w:t>
          </w:r>
          <w:r w:rsidR="007F63F3" w:rsidRPr="007F63F3">
            <w:rPr>
              <w:rFonts w:ascii="Times New Roman" w:hAnsi="Times New Roman"/>
              <w:i/>
              <w:sz w:val="24"/>
              <w:szCs w:val="24"/>
              <w:lang w:val="en-GB"/>
            </w:rPr>
            <w:t>italics</w:t>
          </w:r>
          <w:r w:rsidR="007F63F3">
            <w:rPr>
              <w:rFonts w:ascii="Times New Roman" w:hAnsi="Times New Roman"/>
              <w:i/>
              <w:sz w:val="24"/>
              <w:szCs w:val="24"/>
              <w:lang w:val="uk-UA"/>
            </w:rPr>
            <w:t>)</w:t>
          </w:r>
        </w:p>
        <w:p w:rsidR="00E65AC0" w:rsidRPr="007F63F3" w:rsidRDefault="00E65AC0" w:rsidP="000E4E25">
          <w:pPr>
            <w:autoSpaceDE w:val="0"/>
            <w:autoSpaceDN w:val="0"/>
            <w:adjustRightInd w:val="0"/>
            <w:spacing w:after="0" w:line="240" w:lineRule="auto"/>
            <w:rPr>
              <w:rFonts w:ascii="Times New Roman" w:hAnsi="Times New Roman"/>
              <w:i/>
              <w:sz w:val="24"/>
              <w:szCs w:val="24"/>
              <w:lang w:val="uk-UA"/>
            </w:rPr>
          </w:pPr>
          <w:r w:rsidRPr="00111E19">
            <w:rPr>
              <w:rFonts w:ascii="Times New Roman" w:hAnsi="Times New Roman"/>
              <w:i/>
              <w:sz w:val="24"/>
              <w:szCs w:val="24"/>
              <w:vertAlign w:val="superscript"/>
              <w:lang w:val="en-GB"/>
            </w:rPr>
            <w:t>2</w:t>
          </w:r>
          <w:r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Author’s affiliations</w:t>
          </w:r>
          <w:r w:rsidR="007F63F3">
            <w:rPr>
              <w:rFonts w:ascii="Times New Roman" w:hAnsi="Times New Roman"/>
              <w:i/>
              <w:sz w:val="24"/>
              <w:szCs w:val="24"/>
              <w:lang w:val="uk-UA"/>
            </w:rPr>
            <w:t xml:space="preserve"> </w:t>
          </w:r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(Times New Roman, 12 </w:t>
          </w:r>
          <w:proofErr w:type="spellStart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>pt</w:t>
          </w:r>
          <w:proofErr w:type="spellEnd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, </w:t>
          </w:r>
          <w:r w:rsidR="00A749BD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left, </w:t>
          </w:r>
          <w:r w:rsidR="007F63F3" w:rsidRPr="007F63F3">
            <w:rPr>
              <w:rFonts w:ascii="Times New Roman" w:hAnsi="Times New Roman"/>
              <w:i/>
              <w:sz w:val="24"/>
              <w:szCs w:val="24"/>
              <w:lang w:val="en-GB"/>
            </w:rPr>
            <w:t>italics</w:t>
          </w:r>
          <w:r w:rsidR="007F63F3">
            <w:rPr>
              <w:rFonts w:ascii="Times New Roman" w:hAnsi="Times New Roman"/>
              <w:i/>
              <w:sz w:val="24"/>
              <w:szCs w:val="24"/>
              <w:lang w:val="uk-UA"/>
            </w:rPr>
            <w:t>)</w:t>
          </w:r>
        </w:p>
        <w:p w:rsidR="00677C7B" w:rsidRPr="00111E19" w:rsidRDefault="00464C7F" w:rsidP="000E4E25">
          <w:pPr>
            <w:autoSpaceDE w:val="0"/>
            <w:autoSpaceDN w:val="0"/>
            <w:adjustRightInd w:val="0"/>
            <w:spacing w:after="240" w:line="240" w:lineRule="auto"/>
            <w:rPr>
              <w:rFonts w:ascii="Times New Roman" w:hAnsi="Times New Roman"/>
              <w:i/>
              <w:sz w:val="24"/>
              <w:szCs w:val="24"/>
              <w:lang w:val="en-GB"/>
            </w:rPr>
          </w:pPr>
          <w:r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*</w:t>
          </w:r>
          <w:r w:rsidR="0057450D"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C</w:t>
          </w:r>
          <w:r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>orresponding author e-mail:</w:t>
          </w:r>
          <w:r w:rsidR="00D37961" w:rsidRPr="00111E19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 </w:t>
          </w:r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(Times New Roman, 12 </w:t>
          </w:r>
          <w:proofErr w:type="spellStart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>pt</w:t>
          </w:r>
          <w:proofErr w:type="spellEnd"/>
          <w:r w:rsidR="007F63F3">
            <w:rPr>
              <w:rFonts w:ascii="Times New Roman" w:hAnsi="Times New Roman"/>
              <w:i/>
              <w:sz w:val="24"/>
              <w:szCs w:val="24"/>
              <w:lang w:val="en-GB"/>
            </w:rPr>
            <w:t>,</w:t>
          </w:r>
          <w:r w:rsidR="00A749BD">
            <w:rPr>
              <w:rFonts w:ascii="Times New Roman" w:hAnsi="Times New Roman"/>
              <w:i/>
              <w:sz w:val="24"/>
              <w:szCs w:val="24"/>
              <w:lang w:val="en-GB"/>
            </w:rPr>
            <w:t xml:space="preserve"> left, </w:t>
          </w:r>
          <w:r w:rsidR="007F63F3" w:rsidRPr="007F63F3">
            <w:rPr>
              <w:rFonts w:ascii="Times New Roman" w:hAnsi="Times New Roman"/>
              <w:i/>
              <w:sz w:val="24"/>
              <w:szCs w:val="24"/>
              <w:lang w:val="en-GB"/>
            </w:rPr>
            <w:t>italics</w:t>
          </w:r>
          <w:r w:rsidR="007F63F3">
            <w:rPr>
              <w:rFonts w:ascii="Times New Roman" w:hAnsi="Times New Roman"/>
              <w:i/>
              <w:sz w:val="24"/>
              <w:szCs w:val="24"/>
              <w:lang w:val="uk-UA"/>
            </w:rPr>
            <w:t>)</w:t>
          </w:r>
        </w:p>
      </w:sdtContent>
    </w:sdt>
    <w:sdt>
      <w:sdtPr>
        <w:rPr>
          <w:rFonts w:ascii="Times New Roman" w:hAnsi="Times New Roman"/>
          <w:b/>
          <w:spacing w:val="-2"/>
          <w:sz w:val="24"/>
          <w:szCs w:val="24"/>
        </w:rPr>
        <w:id w:val="-1044052435"/>
        <w:placeholder>
          <w:docPart w:val="DefaultPlaceholder_1081868574"/>
        </w:placeholder>
      </w:sdtPr>
      <w:sdtEndPr>
        <w:rPr>
          <w:sz w:val="28"/>
          <w:szCs w:val="28"/>
        </w:rPr>
      </w:sdtEndPr>
      <w:sdtContent>
        <w:p w:rsidR="006F0AE0" w:rsidRDefault="00897D44" w:rsidP="00055E56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</w:rPr>
          </w:pPr>
          <w:r w:rsidRPr="00111E19">
            <w:rPr>
              <w:rFonts w:ascii="Times New Roman" w:hAnsi="Times New Roman"/>
              <w:b/>
              <w:spacing w:val="-2"/>
              <w:sz w:val="24"/>
              <w:szCs w:val="24"/>
            </w:rPr>
            <w:t>Introduction.</w:t>
          </w:r>
        </w:p>
        <w:p w:rsidR="00346A07" w:rsidRPr="00111E19" w:rsidRDefault="00897D44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111E19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Materials and methods.</w:t>
          </w:r>
        </w:p>
        <w:p w:rsidR="000E4E25" w:rsidRDefault="000E4E25" w:rsidP="00055E56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  <w:r w:rsidRPr="000E4E25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Results and discussion</w:t>
          </w:r>
          <w:r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.</w:t>
          </w:r>
        </w:p>
        <w:p w:rsidR="00897D44" w:rsidRPr="00111E19" w:rsidRDefault="00897D44" w:rsidP="00055E56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  <w:r w:rsidRPr="00111E19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Conclusions.</w:t>
          </w:r>
        </w:p>
        <w:p w:rsidR="000C300D" w:rsidRPr="00111E19" w:rsidRDefault="000C300D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</w:p>
        <w:p w:rsidR="00737E13" w:rsidRPr="000E4E25" w:rsidRDefault="000E4E25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</w:rPr>
          </w:pPr>
          <w:r w:rsidRPr="000E4E25">
            <w:rPr>
              <w:rFonts w:ascii="Times New Roman" w:hAnsi="Times New Roman"/>
              <w:spacing w:val="-2"/>
              <w:sz w:val="24"/>
              <w:szCs w:val="24"/>
            </w:rPr>
            <w:t>Requirements</w:t>
          </w:r>
          <w:r w:rsidR="00737E13" w:rsidRPr="000E4E25">
            <w:rPr>
              <w:rFonts w:ascii="Times New Roman" w:hAnsi="Times New Roman"/>
              <w:spacing w:val="-2"/>
              <w:sz w:val="24"/>
              <w:szCs w:val="24"/>
            </w:rPr>
            <w:t>:</w:t>
          </w:r>
        </w:p>
        <w:p w:rsidR="00055E56" w:rsidRPr="00055E56" w:rsidRDefault="00055E56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use this template to design your abstracts</w:t>
          </w:r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;</w:t>
          </w:r>
        </w:p>
        <w:p w:rsid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111E19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he abstract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should be sent in the editor MS Word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(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*.</w:t>
          </w:r>
          <w:proofErr w:type="spellStart"/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docx</w:t>
          </w:r>
          <w:proofErr w:type="spellEnd"/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,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*.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doc</w:t>
          </w:r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)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;</w:t>
          </w:r>
        </w:p>
        <w:p w:rsid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volume – </w:t>
          </w:r>
          <w:r w:rsidR="00055E56">
            <w:rPr>
              <w:rFonts w:ascii="Times New Roman" w:hAnsi="Times New Roman"/>
              <w:spacing w:val="-2"/>
              <w:sz w:val="24"/>
              <w:szCs w:val="24"/>
            </w:rPr>
            <w:t xml:space="preserve">only </w:t>
          </w: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1 full</w:t>
          </w:r>
          <w:r w:rsidR="00055E56"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 xml:space="preserve"> </w:t>
          </w: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page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;</w:t>
          </w:r>
        </w:p>
        <w:p w:rsidR="00737E13" w:rsidRDefault="00737E13" w:rsidP="000E4E25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f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ont – Times New Roman, size – </w:t>
          </w: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12</w:t>
          </w:r>
          <w:r w:rsidR="00DA06D1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 xml:space="preserve"> </w:t>
          </w:r>
          <w:proofErr w:type="spellStart"/>
          <w:r w:rsidR="00DA06D1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pt</w:t>
          </w:r>
          <w:proofErr w:type="spellEnd"/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; spacing – </w:t>
          </w: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1,0</w:t>
          </w:r>
          <w:r w:rsidR="000E4E25" w:rsidRPr="000E4E25">
            <w:rPr>
              <w:rFonts w:ascii="Times New Roman" w:hAnsi="Times New Roman"/>
              <w:spacing w:val="-2"/>
              <w:sz w:val="24"/>
              <w:szCs w:val="24"/>
            </w:rPr>
            <w:t>,</w:t>
          </w:r>
          <w:r w:rsidR="000E4E25" w:rsidRPr="000E4E25">
            <w:rPr>
              <w:rFonts w:ascii="Times New Roman" w:hAnsi="Times New Roman"/>
              <w:b/>
              <w:spacing w:val="-2"/>
              <w:sz w:val="24"/>
              <w:szCs w:val="24"/>
            </w:rPr>
            <w:t xml:space="preserve"> </w:t>
          </w:r>
          <w:r w:rsidR="000E4E25" w:rsidRPr="000E4E25">
            <w:rPr>
              <w:rFonts w:ascii="Times New Roman" w:hAnsi="Times New Roman"/>
              <w:spacing w:val="-2"/>
              <w:sz w:val="24"/>
              <w:szCs w:val="24"/>
            </w:rPr>
            <w:t>width alignment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;</w:t>
          </w:r>
        </w:p>
        <w:p w:rsidR="00737E13" w:rsidRDefault="00737E13" w:rsidP="000E4E25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proofErr w:type="gramStart"/>
          <w:r w:rsidRPr="00111E19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he</w:t>
          </w:r>
          <w:proofErr w:type="gramEnd"/>
          <w:r w:rsidRPr="00111E19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abstract should have a title, author(s) with affiliation(s), an introduction, </w:t>
          </w:r>
          <w:r w:rsid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materials and methods, result</w:t>
          </w:r>
          <w:r w:rsidR="000E4E25">
            <w:rPr>
              <w:rFonts w:ascii="Times New Roman" w:hAnsi="Times New Roman"/>
              <w:spacing w:val="-2"/>
              <w:sz w:val="24"/>
              <w:szCs w:val="24"/>
            </w:rPr>
            <w:t>s</w:t>
          </w:r>
          <w:r w:rsidR="000E4E25" w:rsidRPr="000E4E25">
            <w:t xml:space="preserve"> </w:t>
          </w:r>
          <w:r w:rsidR="000E4E25" w:rsidRPr="000E4E25">
            <w:rPr>
              <w:rFonts w:ascii="Times New Roman" w:hAnsi="Times New Roman"/>
              <w:spacing w:val="-2"/>
              <w:sz w:val="24"/>
              <w:szCs w:val="24"/>
            </w:rPr>
            <w:t>and discussion</w:t>
          </w:r>
          <w:r w:rsidRPr="00111E19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, conclusions and references. </w:t>
          </w:r>
        </w:p>
        <w:p w:rsid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</w:t>
          </w:r>
          <w:r w:rsidRPr="00111E19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he abstract should be submitted in clear English wit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h accurate grammar and spelling;</w:t>
          </w:r>
        </w:p>
        <w:p w:rsid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abbreviations are not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permit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ted in the title of the </w:t>
          </w:r>
          <w:r>
            <w:rPr>
              <w:rFonts w:ascii="Times New Roman" w:hAnsi="Times New Roman"/>
              <w:spacing w:val="-2"/>
              <w:sz w:val="24"/>
              <w:szCs w:val="24"/>
            </w:rPr>
            <w:t>abstract</w:t>
          </w:r>
          <w:r>
            <w:rPr>
              <w:rFonts w:ascii="Times New Roman" w:hAnsi="Times New Roman"/>
              <w:spacing w:val="-2"/>
              <w:sz w:val="24"/>
              <w:szCs w:val="24"/>
              <w:lang w:val="uk-UA"/>
            </w:rPr>
            <w:t>;</w:t>
          </w:r>
        </w:p>
        <w:p w:rsid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he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ys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em of units SI should be used;</w:t>
          </w:r>
        </w:p>
        <w:p w:rsidR="00737E13" w:rsidRPr="00737E13" w:rsidRDefault="00737E13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abbreviation stands after the first mention in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Pr="00737E13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he text and does not change throughout the work;</w:t>
          </w:r>
        </w:p>
        <w:p w:rsidR="00737E13" w:rsidRDefault="00E7775B" w:rsidP="00055E56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proofErr w:type="gramStart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</w:t>
          </w:r>
          <w:bookmarkStart w:id="0" w:name="_GoBack"/>
          <w:bookmarkEnd w:id="0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ymbols</w:t>
          </w:r>
          <w:proofErr w:type="gramEnd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«&lt;», «&gt;», «%», «±»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are written without separation from previous characters, for example, p &lt;0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,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95, t&gt;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,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37 °C, 16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%, 0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,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23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±</w:t>
          </w:r>
          <w:r w:rsidR="00055E56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0,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01. In the text of the </w:t>
          </w:r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abstract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bold, italics, and other decorating</w:t>
          </w:r>
          <w:r w:rsid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</w:t>
          </w:r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techniques </w:t>
          </w:r>
          <w:proofErr w:type="gramStart"/>
          <w:r w:rsidR="00737E13"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hould not be used</w:t>
          </w:r>
          <w:proofErr w:type="gramEnd"/>
          <w:r w:rsid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.</w:t>
          </w:r>
        </w:p>
        <w:p w:rsidR="000E4E25" w:rsidRPr="00055E56" w:rsidRDefault="000E4E25" w:rsidP="000E4E25">
          <w:pPr>
            <w:pStyle w:val="a5"/>
            <w:numPr>
              <w:ilvl w:val="0"/>
              <w:numId w:val="5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proofErr w:type="gramStart"/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references</w:t>
          </w:r>
          <w:proofErr w:type="gramEnd"/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– Times New Roman, 10 </w:t>
          </w:r>
          <w:proofErr w:type="spellStart"/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pt</w:t>
          </w:r>
          <w:proofErr w:type="spellEnd"/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, single line spacing, width alignment, Vancouver system, no more than </w:t>
          </w:r>
          <w:r w:rsidRPr="00D61292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5 sources.</w:t>
          </w: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References to literature </w:t>
          </w:r>
          <w:proofErr w:type="gramStart"/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are </w:t>
          </w:r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not </w:t>
          </w: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pecified</w:t>
          </w:r>
          <w:proofErr w:type="gramEnd"/>
          <w:r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.</w:t>
          </w:r>
        </w:p>
        <w:p w:rsidR="00055E56" w:rsidRDefault="00055E56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</w:p>
        <w:p w:rsidR="00055E56" w:rsidRDefault="00055E56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The name of the file should be "</w:t>
          </w:r>
          <w:proofErr w:type="spellStart"/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Abstract_Code</w:t>
          </w:r>
          <w:proofErr w:type="spellEnd"/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 xml:space="preserve"> of scientific </w:t>
          </w:r>
          <w:proofErr w:type="spellStart"/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direction_Surname</w:t>
          </w:r>
          <w:proofErr w:type="spellEnd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", e.g., Abstract_A1_</w:t>
          </w:r>
          <w:r w:rsid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mith</w:t>
          </w:r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.</w:t>
          </w:r>
        </w:p>
        <w:p w:rsidR="002A26C8" w:rsidRDefault="00055E56" w:rsidP="00055E56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The abstracts </w:t>
          </w:r>
          <w:proofErr w:type="gramStart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hould be sent</w:t>
          </w:r>
          <w:proofErr w:type="gramEnd"/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as attachment to: </w:t>
          </w:r>
          <w:r w:rsidRPr="003415D2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pharmchem100@nuph.edu.ua,</w:t>
          </w:r>
          <w:r w:rsidRPr="00055E56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email subject </w:t>
          </w:r>
          <w:r w:rsidRPr="003415D2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 xml:space="preserve">"Abstract_ </w:t>
          </w:r>
          <w:r w:rsidR="00523CF8"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 xml:space="preserve">Code of scientific </w:t>
          </w:r>
          <w:proofErr w:type="spellStart"/>
          <w:r w:rsidR="00523CF8"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direction</w:t>
          </w:r>
          <w:r w:rsidR="00523CF8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_</w:t>
          </w:r>
          <w:r w:rsidRPr="003415D2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Surname</w:t>
          </w:r>
          <w:proofErr w:type="spellEnd"/>
          <w:r w:rsidRPr="003415D2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".</w:t>
          </w:r>
        </w:p>
        <w:p w:rsidR="000E4E25" w:rsidRDefault="000E4E25" w:rsidP="000E4E25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</w:p>
        <w:p w:rsidR="000E4E25" w:rsidRPr="00055E56" w:rsidRDefault="000E4E25" w:rsidP="000E4E25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  <w:r w:rsidRPr="00055E56"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  <w:t>Code of scientific direction:</w:t>
          </w:r>
        </w:p>
        <w:p w:rsidR="000E4E25" w:rsidRPr="000E4E25" w:rsidRDefault="000E4E25" w:rsidP="000E4E25">
          <w:pPr>
            <w:pStyle w:val="a5"/>
            <w:numPr>
              <w:ilvl w:val="0"/>
              <w:numId w:val="4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Molecular design, directed synthesi</w:t>
          </w:r>
          <w:r w:rsidR="00FD0FA7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s and biological activity (</w:t>
          </w: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A1); </w:t>
          </w:r>
        </w:p>
        <w:p w:rsidR="000E4E25" w:rsidRPr="00055E56" w:rsidRDefault="000E4E25" w:rsidP="000E4E25">
          <w:pPr>
            <w:pStyle w:val="a5"/>
            <w:numPr>
              <w:ilvl w:val="0"/>
              <w:numId w:val="4"/>
            </w:num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Pharmaceutical analysis and standardization</w:t>
          </w:r>
          <w:r w:rsidR="00FD0FA7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 xml:space="preserve"> (</w:t>
          </w:r>
          <w:r w:rsidRPr="000E4E25">
            <w:rPr>
              <w:rFonts w:ascii="Times New Roman" w:hAnsi="Times New Roman"/>
              <w:spacing w:val="-2"/>
              <w:sz w:val="24"/>
              <w:szCs w:val="24"/>
              <w:lang w:val="en-GB"/>
            </w:rPr>
            <w:t>A2).</w:t>
          </w:r>
        </w:p>
        <w:p w:rsidR="000E4E25" w:rsidRDefault="000E4E25" w:rsidP="00055E56">
          <w:pPr>
            <w:spacing w:after="0" w:line="240" w:lineRule="auto"/>
            <w:jc w:val="both"/>
            <w:rPr>
              <w:rFonts w:ascii="Times New Roman" w:hAnsi="Times New Roman"/>
              <w:b/>
              <w:spacing w:val="-2"/>
              <w:sz w:val="24"/>
              <w:szCs w:val="24"/>
              <w:lang w:val="en-GB"/>
            </w:rPr>
          </w:pPr>
        </w:p>
        <w:p w:rsidR="00731F48" w:rsidRPr="00111E19" w:rsidRDefault="00334653" w:rsidP="00055E56">
          <w:pPr>
            <w:spacing w:after="0" w:line="240" w:lineRule="auto"/>
            <w:jc w:val="both"/>
            <w:rPr>
              <w:rFonts w:ascii="Times New Roman" w:hAnsi="Times New Roman"/>
              <w:spacing w:val="-2"/>
              <w:sz w:val="24"/>
              <w:szCs w:val="24"/>
              <w:lang w:val="en-GB"/>
            </w:rPr>
          </w:pPr>
        </w:p>
      </w:sdtContent>
    </w:sdt>
    <w:sdt>
      <w:sdtPr>
        <w:rPr>
          <w:rFonts w:ascii="Times New Roman" w:hAnsi="Times New Roman"/>
          <w:spacing w:val="-2"/>
        </w:rPr>
        <w:id w:val="1786082256"/>
        <w:placeholder>
          <w:docPart w:val="DefaultPlaceholder_1081868574"/>
        </w:placeholder>
      </w:sdtPr>
      <w:sdtEndPr/>
      <w:sdtContent>
        <w:p w:rsidR="007A5147" w:rsidRPr="00111E19" w:rsidRDefault="007A5147" w:rsidP="007A5147">
          <w:pPr>
            <w:widowControl w:val="0"/>
            <w:autoSpaceDE w:val="0"/>
            <w:autoSpaceDN w:val="0"/>
            <w:adjustRightInd w:val="0"/>
            <w:spacing w:after="0" w:line="240" w:lineRule="auto"/>
            <w:ind w:left="284" w:hanging="284"/>
            <w:rPr>
              <w:rFonts w:ascii="Times New Roman" w:hAnsi="Times New Roman"/>
              <w:spacing w:val="-2"/>
              <w:sz w:val="20"/>
              <w:szCs w:val="20"/>
            </w:rPr>
          </w:pPr>
          <w:r w:rsidRPr="00111E19">
            <w:rPr>
              <w:rFonts w:ascii="Times New Roman" w:hAnsi="Times New Roman"/>
              <w:b/>
              <w:spacing w:val="-2"/>
              <w:sz w:val="20"/>
              <w:szCs w:val="20"/>
            </w:rPr>
            <w:t>References</w:t>
          </w:r>
        </w:p>
        <w:p w:rsidR="00111E19" w:rsidRDefault="0099215B" w:rsidP="00A3284A">
          <w:pPr>
            <w:widowControl w:val="0"/>
            <w:autoSpaceDE w:val="0"/>
            <w:autoSpaceDN w:val="0"/>
            <w:adjustRightInd w:val="0"/>
            <w:spacing w:after="0" w:line="240" w:lineRule="auto"/>
            <w:ind w:left="426" w:hanging="426"/>
            <w:jc w:val="both"/>
            <w:rPr>
              <w:rFonts w:ascii="Times New Roman" w:hAnsi="Times New Roman"/>
              <w:spacing w:val="-2"/>
            </w:rPr>
          </w:pPr>
          <w:r w:rsidRPr="00111E19">
            <w:rPr>
              <w:rFonts w:ascii="Times New Roman" w:hAnsi="Times New Roman"/>
              <w:spacing w:val="-2"/>
              <w:sz w:val="20"/>
              <w:szCs w:val="20"/>
            </w:rPr>
            <w:fldChar w:fldCharType="begin" w:fldLock="1"/>
          </w:r>
          <w:r w:rsidR="007A5147" w:rsidRPr="00111E19">
            <w:rPr>
              <w:rFonts w:ascii="Times New Roman" w:hAnsi="Times New Roman"/>
              <w:spacing w:val="-2"/>
              <w:sz w:val="20"/>
              <w:szCs w:val="20"/>
            </w:rPr>
            <w:instrText xml:space="preserve">ADDIN Mendeley Bibliography CSL_BIBLIOGRAPHY </w:instrText>
          </w:r>
          <w:r w:rsidRPr="00111E19">
            <w:rPr>
              <w:rFonts w:ascii="Times New Roman" w:hAnsi="Times New Roman"/>
              <w:spacing w:val="-2"/>
              <w:sz w:val="20"/>
              <w:szCs w:val="20"/>
            </w:rPr>
            <w:fldChar w:fldCharType="separate"/>
          </w:r>
          <w:r w:rsidR="004570B3" w:rsidRPr="00111E19">
            <w:rPr>
              <w:rFonts w:ascii="Times New Roman" w:hAnsi="Times New Roman"/>
              <w:noProof/>
              <w:spacing w:val="-2"/>
              <w:sz w:val="20"/>
              <w:szCs w:val="24"/>
            </w:rPr>
            <w:t xml:space="preserve">1. </w:t>
          </w:r>
          <w:r w:rsidR="004570B3" w:rsidRPr="00111E19">
            <w:rPr>
              <w:rFonts w:ascii="Times New Roman" w:hAnsi="Times New Roman"/>
              <w:noProof/>
              <w:spacing w:val="-2"/>
              <w:sz w:val="20"/>
              <w:szCs w:val="24"/>
            </w:rPr>
            <w:tab/>
          </w:r>
          <w:r w:rsidR="00897D44" w:rsidRPr="00111E19">
            <w:rPr>
              <w:rFonts w:ascii="Times New Roman" w:hAnsi="Times New Roman"/>
              <w:noProof/>
              <w:spacing w:val="-2"/>
              <w:sz w:val="20"/>
              <w:szCs w:val="24"/>
            </w:rPr>
            <w:t>Times New Roman, 10 pt</w:t>
          </w:r>
          <w:r w:rsidRPr="00111E19">
            <w:rPr>
              <w:rFonts w:ascii="Times New Roman" w:hAnsi="Times New Roman"/>
              <w:spacing w:val="-2"/>
              <w:sz w:val="20"/>
              <w:szCs w:val="20"/>
            </w:rPr>
            <w:fldChar w:fldCharType="end"/>
          </w:r>
          <w:r w:rsidR="00111E19">
            <w:rPr>
              <w:rFonts w:ascii="Times New Roman" w:hAnsi="Times New Roman"/>
              <w:spacing w:val="-2"/>
              <w:sz w:val="20"/>
              <w:szCs w:val="20"/>
            </w:rPr>
            <w:t xml:space="preserve">. </w:t>
          </w:r>
          <w:r w:rsidR="00111E19" w:rsidRPr="00111E19">
            <w:rPr>
              <w:rFonts w:ascii="Times New Roman" w:hAnsi="Times New Roman"/>
              <w:spacing w:val="-2"/>
              <w:sz w:val="20"/>
              <w:szCs w:val="20"/>
            </w:rPr>
            <w:t>Vancouver system</w:t>
          </w:r>
          <w:r w:rsidR="00D61292">
            <w:rPr>
              <w:rFonts w:ascii="Times New Roman" w:hAnsi="Times New Roman"/>
              <w:spacing w:val="-2"/>
              <w:sz w:val="20"/>
              <w:szCs w:val="20"/>
            </w:rPr>
            <w:t>.</w:t>
          </w:r>
        </w:p>
      </w:sdtContent>
    </w:sdt>
    <w:p w:rsidR="00700E32" w:rsidRPr="00081C04" w:rsidRDefault="00700E32" w:rsidP="00111E19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</w:rPr>
      </w:pPr>
    </w:p>
    <w:sectPr w:rsidR="00700E32" w:rsidRPr="00081C04" w:rsidSect="000E4E25">
      <w:headerReference w:type="default" r:id="rId8"/>
      <w:footerReference w:type="default" r:id="rId9"/>
      <w:pgSz w:w="12240" w:h="15840"/>
      <w:pgMar w:top="851" w:right="1134" w:bottom="1134" w:left="1134" w:header="567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34653" w:rsidRDefault="00334653" w:rsidP="007A5147">
      <w:pPr>
        <w:spacing w:after="0" w:line="240" w:lineRule="auto"/>
      </w:pPr>
      <w:r>
        <w:separator/>
      </w:r>
    </w:p>
  </w:endnote>
  <w:endnote w:type="continuationSeparator" w:id="0">
    <w:p w:rsidR="00334653" w:rsidRDefault="00334653" w:rsidP="007A51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E0A51" w:rsidRDefault="009E0A51">
    <w:pPr>
      <w:pStyle w:val="aa"/>
    </w:pPr>
    <w:r>
      <w:rPr>
        <w:noProof/>
        <w:lang w:val="ru-RU" w:eastAsia="ru-RU"/>
      </w:rPr>
      <w:drawing>
        <wp:anchor distT="0" distB="0" distL="114300" distR="114300" simplePos="0" relativeHeight="251660288" behindDoc="0" locked="0" layoutInCell="1" allowOverlap="1">
          <wp:simplePos x="0" y="0"/>
          <wp:positionH relativeFrom="margin">
            <wp:posOffset>-688340</wp:posOffset>
          </wp:positionH>
          <wp:positionV relativeFrom="margin">
            <wp:posOffset>8216596</wp:posOffset>
          </wp:positionV>
          <wp:extent cx="1062990" cy="798195"/>
          <wp:effectExtent l="0" t="0" r="3810" b="1905"/>
          <wp:wrapSquare wrapText="bothSides"/>
          <wp:docPr id="6" name="Рисунок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элементы2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62990" cy="79819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34653" w:rsidRDefault="00334653" w:rsidP="007A5147">
      <w:pPr>
        <w:spacing w:after="0" w:line="240" w:lineRule="auto"/>
      </w:pPr>
      <w:r>
        <w:separator/>
      </w:r>
    </w:p>
  </w:footnote>
  <w:footnote w:type="continuationSeparator" w:id="0">
    <w:p w:rsidR="00334653" w:rsidRDefault="00334653" w:rsidP="007A51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43A24" w:rsidRPr="00413CB1" w:rsidRDefault="00334653" w:rsidP="00413CB1">
    <w:pPr>
      <w:pStyle w:val="a8"/>
      <w:spacing w:line="264" w:lineRule="auto"/>
      <w:rPr>
        <w:rFonts w:ascii="Times New Roman" w:hAnsi="Times New Roman"/>
        <w:color w:val="3B3838" w:themeColor="background2" w:themeShade="40"/>
        <w:sz w:val="18"/>
        <w:szCs w:val="18"/>
      </w:rPr>
    </w:pPr>
    <w:r>
      <w:rPr>
        <w:noProof/>
        <w:color w:val="3B3838" w:themeColor="background2" w:themeShade="40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49" type="#_x0000_t75" style="position:absolute;margin-left:454.5pt;margin-top:-87.85pt;width:100.25pt;height:69.15pt;z-index:251664384;mso-position-horizontal-relative:margin;mso-position-vertical-relative:margin">
          <v:imagedata r:id="rId1" o:title="элементы1"/>
          <w10:wrap type="square" anchorx="margin" anchory="margin"/>
        </v:shape>
      </w:pict>
    </w:r>
    <w:r w:rsidR="003338E2" w:rsidRPr="00413CB1">
      <w:rPr>
        <w:rFonts w:ascii="Times New Roman" w:hAnsi="Times New Roman"/>
        <w:color w:val="3B3838" w:themeColor="background2" w:themeShade="40"/>
        <w:sz w:val="18"/>
        <w:szCs w:val="18"/>
      </w:rPr>
      <w:t>International scientific-practical symposium</w:t>
    </w:r>
  </w:p>
  <w:p w:rsidR="00A3284A" w:rsidRPr="00413CB1" w:rsidRDefault="003338E2" w:rsidP="00413CB1">
    <w:pPr>
      <w:pStyle w:val="a8"/>
      <w:spacing w:line="264" w:lineRule="auto"/>
      <w:rPr>
        <w:rFonts w:ascii="Times New Roman" w:hAnsi="Times New Roman"/>
        <w:color w:val="3B3838" w:themeColor="background2" w:themeShade="40"/>
        <w:sz w:val="18"/>
        <w:szCs w:val="18"/>
      </w:rPr>
    </w:pPr>
    <w:r w:rsidRPr="00413CB1">
      <w:rPr>
        <w:rFonts w:ascii="Times New Roman" w:hAnsi="Times New Roman"/>
        <w:b/>
        <w:color w:val="3B3838" w:themeColor="background2" w:themeShade="40"/>
        <w:sz w:val="18"/>
        <w:szCs w:val="18"/>
      </w:rPr>
      <w:t>‘</w:t>
    </w:r>
    <w:r w:rsidR="000E4E25" w:rsidRPr="000E4E25">
      <w:rPr>
        <w:rFonts w:ascii="Times New Roman" w:hAnsi="Times New Roman"/>
        <w:b/>
        <w:color w:val="3B3838" w:themeColor="background2" w:themeShade="40"/>
        <w:sz w:val="18"/>
        <w:szCs w:val="18"/>
      </w:rPr>
      <w:t xml:space="preserve">100 </w:t>
    </w:r>
    <w:r w:rsidR="000E4E25">
      <w:rPr>
        <w:rFonts w:ascii="Times New Roman" w:hAnsi="Times New Roman"/>
        <w:b/>
        <w:color w:val="3B3838" w:themeColor="background2" w:themeShade="40"/>
        <w:sz w:val="18"/>
        <w:szCs w:val="18"/>
      </w:rPr>
      <w:t>YEARS</w:t>
    </w:r>
    <w:r w:rsidR="000E4E25" w:rsidRPr="00413CB1">
      <w:rPr>
        <w:rFonts w:ascii="Times New Roman" w:hAnsi="Times New Roman"/>
        <w:b/>
        <w:color w:val="3B3838" w:themeColor="background2" w:themeShade="40"/>
        <w:sz w:val="18"/>
        <w:szCs w:val="18"/>
      </w:rPr>
      <w:t xml:space="preserve"> </w:t>
    </w:r>
    <w:r w:rsidRPr="00413CB1">
      <w:rPr>
        <w:rFonts w:ascii="Times New Roman" w:hAnsi="Times New Roman"/>
        <w:b/>
        <w:color w:val="3B3838" w:themeColor="background2" w:themeShade="40"/>
        <w:sz w:val="18"/>
        <w:szCs w:val="18"/>
      </w:rPr>
      <w:t>OF SUCCESS AND QUALITY’,</w:t>
    </w:r>
    <w:r w:rsidRPr="00413CB1">
      <w:rPr>
        <w:rFonts w:ascii="Times New Roman" w:hAnsi="Times New Roman"/>
        <w:color w:val="3B3838" w:themeColor="background2" w:themeShade="40"/>
        <w:sz w:val="18"/>
        <w:szCs w:val="18"/>
      </w:rPr>
      <w:t xml:space="preserve"> </w:t>
    </w:r>
  </w:p>
  <w:p w:rsidR="003338E2" w:rsidRPr="00413CB1" w:rsidRDefault="003338E2" w:rsidP="00413CB1">
    <w:pPr>
      <w:pStyle w:val="a8"/>
      <w:spacing w:line="264" w:lineRule="auto"/>
      <w:rPr>
        <w:rFonts w:ascii="Times New Roman" w:hAnsi="Times New Roman"/>
        <w:color w:val="3B3838" w:themeColor="background2" w:themeShade="40"/>
        <w:sz w:val="18"/>
        <w:szCs w:val="18"/>
      </w:rPr>
    </w:pPr>
    <w:proofErr w:type="gramStart"/>
    <w:r w:rsidRPr="00413CB1">
      <w:rPr>
        <w:rFonts w:ascii="Times New Roman" w:hAnsi="Times New Roman"/>
        <w:color w:val="3B3838" w:themeColor="background2" w:themeShade="40"/>
        <w:sz w:val="18"/>
        <w:szCs w:val="18"/>
      </w:rPr>
      <w:t>dedicated</w:t>
    </w:r>
    <w:proofErr w:type="gramEnd"/>
    <w:r w:rsidRPr="00413CB1">
      <w:rPr>
        <w:rFonts w:ascii="Times New Roman" w:hAnsi="Times New Roman"/>
        <w:color w:val="3B3838" w:themeColor="background2" w:themeShade="40"/>
        <w:sz w:val="18"/>
        <w:szCs w:val="18"/>
      </w:rPr>
      <w:t xml:space="preserve"> to the 100</w:t>
    </w:r>
    <w:r w:rsidRPr="000E4E25">
      <w:rPr>
        <w:rFonts w:ascii="Times New Roman" w:hAnsi="Times New Roman"/>
        <w:color w:val="3B3838" w:themeColor="background2" w:themeShade="40"/>
        <w:sz w:val="18"/>
        <w:szCs w:val="18"/>
        <w:vertAlign w:val="superscript"/>
      </w:rPr>
      <w:t>th</w:t>
    </w:r>
    <w:r w:rsidRPr="00413CB1">
      <w:rPr>
        <w:rFonts w:ascii="Times New Roman" w:hAnsi="Times New Roman"/>
        <w:color w:val="3B3838" w:themeColor="background2" w:themeShade="40"/>
        <w:sz w:val="18"/>
        <w:szCs w:val="18"/>
      </w:rPr>
      <w:t xml:space="preserve"> anniversary of Pharmaceutical Chemistry Department of </w:t>
    </w:r>
    <w:r w:rsidR="000E4E25">
      <w:rPr>
        <w:rFonts w:ascii="Times New Roman" w:hAnsi="Times New Roman"/>
        <w:color w:val="3B3838" w:themeColor="background2" w:themeShade="40"/>
        <w:sz w:val="18"/>
        <w:szCs w:val="18"/>
      </w:rPr>
      <w:t xml:space="preserve">the </w:t>
    </w:r>
    <w:r w:rsidRPr="00413CB1">
      <w:rPr>
        <w:rFonts w:ascii="Times New Roman" w:hAnsi="Times New Roman"/>
        <w:color w:val="3B3838" w:themeColor="background2" w:themeShade="40"/>
        <w:sz w:val="18"/>
        <w:szCs w:val="18"/>
      </w:rPr>
      <w:t>National University of Pharmacy</w:t>
    </w:r>
  </w:p>
  <w:p w:rsidR="003338E2" w:rsidRPr="003338E2" w:rsidRDefault="003338E2" w:rsidP="00413CB1">
    <w:pPr>
      <w:pStyle w:val="a8"/>
      <w:spacing w:after="200" w:line="264" w:lineRule="auto"/>
      <w:rPr>
        <w:rFonts w:ascii="Times New Roman" w:hAnsi="Times New Roman"/>
        <w:color w:val="404040" w:themeColor="text1" w:themeTint="BF"/>
      </w:rPr>
    </w:pPr>
    <w:r>
      <w:rPr>
        <w:rFonts w:ascii="Times New Roman" w:hAnsi="Times New Roman"/>
        <w:noProof/>
        <w:color w:val="000000" w:themeColor="text1"/>
        <w:lang w:val="ru-RU" w:eastAsia="ru-RU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column">
                <wp:posOffset>11430</wp:posOffset>
              </wp:positionH>
              <wp:positionV relativeFrom="paragraph">
                <wp:posOffset>88458</wp:posOffset>
              </wp:positionV>
              <wp:extent cx="6217920" cy="0"/>
              <wp:effectExtent l="0" t="0" r="30480" b="19050"/>
              <wp:wrapNone/>
              <wp:docPr id="5" name="Прямая соединительная линия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6217920" cy="0"/>
                      </a:xfrm>
                      <a:prstGeom prst="line">
                        <a:avLst/>
                      </a:prstGeom>
                      <a:ln w="9525">
                        <a:solidFill>
                          <a:schemeClr val="bg2">
                            <a:lumMod val="90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59722D68" id="Прямая соединительная линия 5" o:spid="_x0000_s1026" style="position:absolute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.9pt,6.95pt" to="490.5pt,6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" strokecolor="#cfcdcd [2894]">
              <v:stroke joinstyle="miter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CE3E72"/>
    <w:multiLevelType w:val="hybridMultilevel"/>
    <w:tmpl w:val="D584C976"/>
    <w:lvl w:ilvl="0" w:tplc="448AF4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03C769C"/>
    <w:multiLevelType w:val="hybridMultilevel"/>
    <w:tmpl w:val="302EC066"/>
    <w:lvl w:ilvl="0" w:tplc="0427000F">
      <w:start w:val="1"/>
      <w:numFmt w:val="decimal"/>
      <w:lvlText w:val="%1."/>
      <w:lvlJc w:val="left"/>
      <w:pPr>
        <w:ind w:left="720" w:hanging="360"/>
      </w:pPr>
    </w:lvl>
    <w:lvl w:ilvl="1" w:tplc="04270019" w:tentative="1">
      <w:start w:val="1"/>
      <w:numFmt w:val="lowerLetter"/>
      <w:lvlText w:val="%2."/>
      <w:lvlJc w:val="left"/>
      <w:pPr>
        <w:ind w:left="1440" w:hanging="360"/>
      </w:pPr>
    </w:lvl>
    <w:lvl w:ilvl="2" w:tplc="0427001B" w:tentative="1">
      <w:start w:val="1"/>
      <w:numFmt w:val="lowerRoman"/>
      <w:lvlText w:val="%3."/>
      <w:lvlJc w:val="right"/>
      <w:pPr>
        <w:ind w:left="2160" w:hanging="180"/>
      </w:pPr>
    </w:lvl>
    <w:lvl w:ilvl="3" w:tplc="0427000F" w:tentative="1">
      <w:start w:val="1"/>
      <w:numFmt w:val="decimal"/>
      <w:lvlText w:val="%4."/>
      <w:lvlJc w:val="left"/>
      <w:pPr>
        <w:ind w:left="2880" w:hanging="360"/>
      </w:pPr>
    </w:lvl>
    <w:lvl w:ilvl="4" w:tplc="04270019" w:tentative="1">
      <w:start w:val="1"/>
      <w:numFmt w:val="lowerLetter"/>
      <w:lvlText w:val="%5."/>
      <w:lvlJc w:val="left"/>
      <w:pPr>
        <w:ind w:left="3600" w:hanging="360"/>
      </w:pPr>
    </w:lvl>
    <w:lvl w:ilvl="5" w:tplc="0427001B" w:tentative="1">
      <w:start w:val="1"/>
      <w:numFmt w:val="lowerRoman"/>
      <w:lvlText w:val="%6."/>
      <w:lvlJc w:val="right"/>
      <w:pPr>
        <w:ind w:left="4320" w:hanging="180"/>
      </w:pPr>
    </w:lvl>
    <w:lvl w:ilvl="6" w:tplc="0427000F" w:tentative="1">
      <w:start w:val="1"/>
      <w:numFmt w:val="decimal"/>
      <w:lvlText w:val="%7."/>
      <w:lvlJc w:val="left"/>
      <w:pPr>
        <w:ind w:left="5040" w:hanging="360"/>
      </w:pPr>
    </w:lvl>
    <w:lvl w:ilvl="7" w:tplc="04270019" w:tentative="1">
      <w:start w:val="1"/>
      <w:numFmt w:val="lowerLetter"/>
      <w:lvlText w:val="%8."/>
      <w:lvlJc w:val="left"/>
      <w:pPr>
        <w:ind w:left="5760" w:hanging="360"/>
      </w:pPr>
    </w:lvl>
    <w:lvl w:ilvl="8" w:tplc="042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92C2FCA"/>
    <w:multiLevelType w:val="hybridMultilevel"/>
    <w:tmpl w:val="115AF8F0"/>
    <w:lvl w:ilvl="0" w:tplc="448AF4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b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4A0635C"/>
    <w:multiLevelType w:val="hybridMultilevel"/>
    <w:tmpl w:val="13F4FC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98B2D36"/>
    <w:multiLevelType w:val="hybridMultilevel"/>
    <w:tmpl w:val="04660F78"/>
    <w:lvl w:ilvl="0" w:tplc="3B582A82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b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hyphenationZone w:val="396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77C7B"/>
    <w:rsid w:val="000116F8"/>
    <w:rsid w:val="00011E0A"/>
    <w:rsid w:val="0003780D"/>
    <w:rsid w:val="00050932"/>
    <w:rsid w:val="00055E56"/>
    <w:rsid w:val="000616D0"/>
    <w:rsid w:val="0006601E"/>
    <w:rsid w:val="00081C04"/>
    <w:rsid w:val="00084562"/>
    <w:rsid w:val="000C300D"/>
    <w:rsid w:val="000C3578"/>
    <w:rsid w:val="000D0E9A"/>
    <w:rsid w:val="000D25D2"/>
    <w:rsid w:val="000E4E25"/>
    <w:rsid w:val="000F6F44"/>
    <w:rsid w:val="00111E19"/>
    <w:rsid w:val="00143AC7"/>
    <w:rsid w:val="0014736A"/>
    <w:rsid w:val="00165463"/>
    <w:rsid w:val="001C1722"/>
    <w:rsid w:val="001D3516"/>
    <w:rsid w:val="001D362E"/>
    <w:rsid w:val="001E5945"/>
    <w:rsid w:val="002441D9"/>
    <w:rsid w:val="00255387"/>
    <w:rsid w:val="002916E5"/>
    <w:rsid w:val="0029366E"/>
    <w:rsid w:val="00295D0E"/>
    <w:rsid w:val="002A0560"/>
    <w:rsid w:val="002A26C8"/>
    <w:rsid w:val="002B486C"/>
    <w:rsid w:val="002D52EB"/>
    <w:rsid w:val="002D59A3"/>
    <w:rsid w:val="002E521E"/>
    <w:rsid w:val="003027B8"/>
    <w:rsid w:val="0031739A"/>
    <w:rsid w:val="003338E2"/>
    <w:rsid w:val="00334653"/>
    <w:rsid w:val="003415D2"/>
    <w:rsid w:val="00346A07"/>
    <w:rsid w:val="003900FE"/>
    <w:rsid w:val="00390D9A"/>
    <w:rsid w:val="003A65E5"/>
    <w:rsid w:val="003C6AC5"/>
    <w:rsid w:val="003E04B2"/>
    <w:rsid w:val="003F033C"/>
    <w:rsid w:val="003F0779"/>
    <w:rsid w:val="00413CB1"/>
    <w:rsid w:val="004570B3"/>
    <w:rsid w:val="00461B4C"/>
    <w:rsid w:val="00464C7F"/>
    <w:rsid w:val="00473773"/>
    <w:rsid w:val="004C1206"/>
    <w:rsid w:val="004C6B28"/>
    <w:rsid w:val="004F6880"/>
    <w:rsid w:val="005079DB"/>
    <w:rsid w:val="00523CF8"/>
    <w:rsid w:val="0052500E"/>
    <w:rsid w:val="00562654"/>
    <w:rsid w:val="0057450D"/>
    <w:rsid w:val="005A6781"/>
    <w:rsid w:val="005B0E5D"/>
    <w:rsid w:val="005B0F5B"/>
    <w:rsid w:val="005B3C41"/>
    <w:rsid w:val="005C3B21"/>
    <w:rsid w:val="005C45BA"/>
    <w:rsid w:val="005C6F6F"/>
    <w:rsid w:val="005F7F63"/>
    <w:rsid w:val="00620F49"/>
    <w:rsid w:val="00644773"/>
    <w:rsid w:val="00677C7B"/>
    <w:rsid w:val="006A4984"/>
    <w:rsid w:val="006D105E"/>
    <w:rsid w:val="006E0612"/>
    <w:rsid w:val="006F0AE0"/>
    <w:rsid w:val="006F4A4B"/>
    <w:rsid w:val="00700E32"/>
    <w:rsid w:val="00707202"/>
    <w:rsid w:val="007106B1"/>
    <w:rsid w:val="00731F48"/>
    <w:rsid w:val="00737E13"/>
    <w:rsid w:val="0074437D"/>
    <w:rsid w:val="00757245"/>
    <w:rsid w:val="00763361"/>
    <w:rsid w:val="00773BB7"/>
    <w:rsid w:val="00780CA2"/>
    <w:rsid w:val="0078760E"/>
    <w:rsid w:val="007A5147"/>
    <w:rsid w:val="007B61A8"/>
    <w:rsid w:val="007F25B3"/>
    <w:rsid w:val="007F63F3"/>
    <w:rsid w:val="007F6C60"/>
    <w:rsid w:val="0082697E"/>
    <w:rsid w:val="00842312"/>
    <w:rsid w:val="0086419D"/>
    <w:rsid w:val="00897D44"/>
    <w:rsid w:val="008B5D28"/>
    <w:rsid w:val="008B7654"/>
    <w:rsid w:val="008C6F52"/>
    <w:rsid w:val="008E3A0E"/>
    <w:rsid w:val="008E77EC"/>
    <w:rsid w:val="00905309"/>
    <w:rsid w:val="00930400"/>
    <w:rsid w:val="00934678"/>
    <w:rsid w:val="00970CBF"/>
    <w:rsid w:val="0097166A"/>
    <w:rsid w:val="00981F1B"/>
    <w:rsid w:val="00982690"/>
    <w:rsid w:val="0098656B"/>
    <w:rsid w:val="0099215B"/>
    <w:rsid w:val="009C34DD"/>
    <w:rsid w:val="009E0A51"/>
    <w:rsid w:val="00A3284A"/>
    <w:rsid w:val="00A703A3"/>
    <w:rsid w:val="00A70B57"/>
    <w:rsid w:val="00A73404"/>
    <w:rsid w:val="00A749BD"/>
    <w:rsid w:val="00A87340"/>
    <w:rsid w:val="00A87DDD"/>
    <w:rsid w:val="00AC5BBA"/>
    <w:rsid w:val="00AD4FE4"/>
    <w:rsid w:val="00B257A7"/>
    <w:rsid w:val="00B62580"/>
    <w:rsid w:val="00B70C0B"/>
    <w:rsid w:val="00BB15CD"/>
    <w:rsid w:val="00BB7960"/>
    <w:rsid w:val="00BC5F6F"/>
    <w:rsid w:val="00BF79F2"/>
    <w:rsid w:val="00C01A09"/>
    <w:rsid w:val="00C12639"/>
    <w:rsid w:val="00C25C60"/>
    <w:rsid w:val="00CA1982"/>
    <w:rsid w:val="00CC619A"/>
    <w:rsid w:val="00D1604D"/>
    <w:rsid w:val="00D37961"/>
    <w:rsid w:val="00D43A24"/>
    <w:rsid w:val="00D44C94"/>
    <w:rsid w:val="00D51CE3"/>
    <w:rsid w:val="00D55E96"/>
    <w:rsid w:val="00D61292"/>
    <w:rsid w:val="00D7343A"/>
    <w:rsid w:val="00DA06D1"/>
    <w:rsid w:val="00DF0D5C"/>
    <w:rsid w:val="00E0558E"/>
    <w:rsid w:val="00E16878"/>
    <w:rsid w:val="00E30D9E"/>
    <w:rsid w:val="00E33837"/>
    <w:rsid w:val="00E520CC"/>
    <w:rsid w:val="00E53842"/>
    <w:rsid w:val="00E65AC0"/>
    <w:rsid w:val="00E718AB"/>
    <w:rsid w:val="00E7775B"/>
    <w:rsid w:val="00EA3BAE"/>
    <w:rsid w:val="00EE496A"/>
    <w:rsid w:val="00EE5551"/>
    <w:rsid w:val="00EF30BF"/>
    <w:rsid w:val="00F14439"/>
    <w:rsid w:val="00F25791"/>
    <w:rsid w:val="00F61FD5"/>
    <w:rsid w:val="00F701D5"/>
    <w:rsid w:val="00F73563"/>
    <w:rsid w:val="00FA5A39"/>
    <w:rsid w:val="00FB2069"/>
    <w:rsid w:val="00FC4984"/>
    <w:rsid w:val="00FC5446"/>
    <w:rsid w:val="00FD08E0"/>
    <w:rsid w:val="00FD0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lt-L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775CE764"/>
  <w14:defaultImageDpi w14:val="330"/>
  <w15:docId w15:val="{8A0A2BA0-5A06-488B-AA7B-D66F4CBFE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77C7B"/>
    <w:rPr>
      <w:rFonts w:ascii="Calibri" w:eastAsia="Calibri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77C7B"/>
    <w:rPr>
      <w:color w:val="808080"/>
    </w:rPr>
  </w:style>
  <w:style w:type="character" w:styleId="a4">
    <w:name w:val="Hyperlink"/>
    <w:basedOn w:val="a0"/>
    <w:uiPriority w:val="99"/>
    <w:unhideWhenUsed/>
    <w:rsid w:val="00677C7B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677C7B"/>
    <w:pPr>
      <w:ind w:left="720"/>
      <w:contextualSpacing/>
    </w:pPr>
  </w:style>
  <w:style w:type="paragraph" w:styleId="a6">
    <w:name w:val="Balloon Text"/>
    <w:basedOn w:val="a"/>
    <w:link w:val="a7"/>
    <w:uiPriority w:val="99"/>
    <w:semiHidden/>
    <w:unhideWhenUsed/>
    <w:rsid w:val="003900F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3900FE"/>
    <w:rPr>
      <w:rFonts w:ascii="Tahoma" w:eastAsia="Calibri" w:hAnsi="Tahoma" w:cs="Tahoma"/>
      <w:sz w:val="16"/>
      <w:szCs w:val="16"/>
    </w:rPr>
  </w:style>
  <w:style w:type="paragraph" w:styleId="a8">
    <w:name w:val="header"/>
    <w:basedOn w:val="a"/>
    <w:link w:val="a9"/>
    <w:uiPriority w:val="99"/>
    <w:unhideWhenUsed/>
    <w:rsid w:val="007A51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9">
    <w:name w:val="Верхний колонтитул Знак"/>
    <w:basedOn w:val="a0"/>
    <w:link w:val="a8"/>
    <w:uiPriority w:val="99"/>
    <w:rsid w:val="007A5147"/>
    <w:rPr>
      <w:rFonts w:ascii="Calibri" w:eastAsia="Calibri" w:hAnsi="Calibri" w:cs="Times New Roman"/>
    </w:rPr>
  </w:style>
  <w:style w:type="paragraph" w:styleId="aa">
    <w:name w:val="footer"/>
    <w:basedOn w:val="a"/>
    <w:link w:val="ab"/>
    <w:uiPriority w:val="99"/>
    <w:unhideWhenUsed/>
    <w:rsid w:val="007A51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b">
    <w:name w:val="Нижний колонтитул Знак"/>
    <w:basedOn w:val="a0"/>
    <w:link w:val="aa"/>
    <w:uiPriority w:val="99"/>
    <w:rsid w:val="007A5147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503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4DBFF9-DB3B-4106-A179-20A78A46F286}"/>
      </w:docPartPr>
      <w:docPartBody>
        <w:p w:rsidR="00555B9A" w:rsidRDefault="00105953">
          <w:r w:rsidRPr="00035296">
            <w:rPr>
              <w:rStyle w:val="a3"/>
            </w:rPr>
            <w:t>Click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hyphenationZone w:val="396"/>
  <w:characterSpacingControl w:val="doNotCompress"/>
  <w:compat>
    <w:useFELayout/>
    <w:compatSetting w:name="compatibilityMode" w:uri="http://schemas.microsoft.com/office/word" w:val="12"/>
  </w:compat>
  <w:rsids>
    <w:rsidRoot w:val="00105953"/>
    <w:rsid w:val="000011E5"/>
    <w:rsid w:val="00097B5F"/>
    <w:rsid w:val="000C010B"/>
    <w:rsid w:val="000C0820"/>
    <w:rsid w:val="00105953"/>
    <w:rsid w:val="00150622"/>
    <w:rsid w:val="001E5EDE"/>
    <w:rsid w:val="0027700F"/>
    <w:rsid w:val="00320897"/>
    <w:rsid w:val="00372D2D"/>
    <w:rsid w:val="00377FFE"/>
    <w:rsid w:val="003C6055"/>
    <w:rsid w:val="0047267A"/>
    <w:rsid w:val="00555B9A"/>
    <w:rsid w:val="00640A00"/>
    <w:rsid w:val="0065209F"/>
    <w:rsid w:val="00706E68"/>
    <w:rsid w:val="00811710"/>
    <w:rsid w:val="0083376E"/>
    <w:rsid w:val="0084138C"/>
    <w:rsid w:val="00907D26"/>
    <w:rsid w:val="00913277"/>
    <w:rsid w:val="00992F85"/>
    <w:rsid w:val="009945A2"/>
    <w:rsid w:val="009D36E6"/>
    <w:rsid w:val="00A11844"/>
    <w:rsid w:val="00A46816"/>
    <w:rsid w:val="00A61722"/>
    <w:rsid w:val="00AC0453"/>
    <w:rsid w:val="00B43318"/>
    <w:rsid w:val="00D17AB5"/>
    <w:rsid w:val="00E14C2C"/>
    <w:rsid w:val="00EF7B3E"/>
    <w:rsid w:val="00F004FC"/>
    <w:rsid w:val="00FB2D7F"/>
    <w:rsid w:val="00FD1292"/>
    <w:rsid w:val="00FF1A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lt-L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C0453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14C2C"/>
    <w:rPr>
      <w:color w:val="808080"/>
    </w:rPr>
  </w:style>
  <w:style w:type="paragraph" w:customStyle="1" w:styleId="A518AD74D1D8471FB3839569EFD1B3B7">
    <w:name w:val="A518AD74D1D8471FB3839569EFD1B3B7"/>
    <w:rsid w:val="00555B9A"/>
    <w:rPr>
      <w:lang w:val="lt-LT" w:eastAsia="lt-LT"/>
    </w:rPr>
  </w:style>
  <w:style w:type="paragraph" w:customStyle="1" w:styleId="2C8A06DC9AB942D5B03AE481CF67CA1B">
    <w:name w:val="2C8A06DC9AB942D5B03AE481CF67CA1B"/>
    <w:rsid w:val="00E14C2C"/>
    <w:rPr>
      <w:lang w:val="ru-RU" w:eastAsia="ru-R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13EFB01-1071-4DB1-AC39-3481AA44CD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1</Pages>
  <Words>300</Words>
  <Characters>1657</Characters>
  <Application>Microsoft Office Word</Application>
  <DocSecurity>0</DocSecurity>
  <Lines>39</Lines>
  <Paragraphs>32</Paragraphs>
  <ScaleCrop>false</ScaleCrop>
  <HeadingPairs>
    <vt:vector size="6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  <vt:variant>
        <vt:lpstr>Pavadinimas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er-589</dc:creator>
  <cp:lastModifiedBy>Грей</cp:lastModifiedBy>
  <cp:revision>22</cp:revision>
  <cp:lastPrinted>2021-05-05T07:18:00Z</cp:lastPrinted>
  <dcterms:created xsi:type="dcterms:W3CDTF">2021-05-05T07:11:00Z</dcterms:created>
  <dcterms:modified xsi:type="dcterms:W3CDTF">2021-05-06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90719ce-89f9-3d69-a0c0-1fd42b8f310c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